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4E5EBE" w:rsidRPr="004E5EBE" w:rsidRDefault="004E5EBE" w:rsidP="004E5EBE">
      <w:pPr>
        <w:ind w:firstLine="0"/>
        <w:rPr>
          <w:lang w:val="en-US"/>
        </w:rPr>
      </w:pPr>
      <w:bookmarkStart w:id="0" w:name="_GoBack"/>
      <w:bookmarkEnd w:id="0"/>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1573" w:rsidRDefault="00181573">
      <w:pPr>
        <w:spacing w:line="240" w:lineRule="auto"/>
      </w:pPr>
      <w:r>
        <w:separator/>
      </w:r>
    </w:p>
  </w:endnote>
  <w:endnote w:type="continuationSeparator" w:id="0">
    <w:p w:rsidR="00181573" w:rsidRDefault="001815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D6356">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1573" w:rsidRDefault="00181573">
      <w:pPr>
        <w:spacing w:line="240" w:lineRule="auto"/>
      </w:pPr>
      <w:r>
        <w:separator/>
      </w:r>
    </w:p>
  </w:footnote>
  <w:footnote w:type="continuationSeparator" w:id="0">
    <w:p w:rsidR="00181573" w:rsidRDefault="0018157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181573"/>
    <w:rsid w:val="002473DC"/>
    <w:rsid w:val="002830F7"/>
    <w:rsid w:val="004E5EBE"/>
    <w:rsid w:val="00593A0A"/>
    <w:rsid w:val="006838FD"/>
    <w:rsid w:val="00A46AFF"/>
    <w:rsid w:val="00A8498D"/>
    <w:rsid w:val="00AD6356"/>
    <w:rsid w:val="00B24EE5"/>
    <w:rsid w:val="00C02FE0"/>
    <w:rsid w:val="00E146D3"/>
    <w:rsid w:val="00E91107"/>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35742C-FE59-49C2-A0F4-443FC7193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49</TotalTime>
  <Pages>2</Pages>
  <Words>2691</Words>
  <Characters>13456</Characters>
  <Application>Microsoft Office Word</Application>
  <DocSecurity>0</DocSecurity>
  <Lines>112</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cp:revision>
  <cp:lastPrinted>2001-05-04T18:36:00Z</cp:lastPrinted>
  <dcterms:created xsi:type="dcterms:W3CDTF">2013-04-05T12:49:00Z</dcterms:created>
  <dcterms:modified xsi:type="dcterms:W3CDTF">2013-04-05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